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2757A12E" w14:textId="79F150A4" w:rsidR="0076109C" w:rsidRPr="0076109C" w:rsidRDefault="00DD52B2" w:rsidP="0076109C">
      <w:pPr>
        <w:pStyle w:val="Heading1"/>
        <w:spacing w:line="240" w:lineRule="auto"/>
      </w:pPr>
      <w:r w:rsidRPr="00DD52B2">
        <w:t>Introduction</w:t>
      </w:r>
    </w:p>
    <w:p w14:paraId="57E5054C" w14:textId="0E71810C" w:rsidR="0076109C" w:rsidRDefault="0076109C" w:rsidP="00D27569"/>
    <w:p w14:paraId="339A2FB1" w14:textId="77777777" w:rsidR="0076109C" w:rsidRDefault="0076109C" w:rsidP="00D27569"/>
    <w:p w14:paraId="6A3C9164" w14:textId="5BC1C47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t>Methods</w:t>
      </w:r>
    </w:p>
    <w:p w14:paraId="1663A715" w14:textId="518AE5B9"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w:t>
      </w:r>
      <w:proofErr w:type="spellStart"/>
      <w:r>
        <w:t>izing</w:t>
      </w:r>
      <w:proofErr w:type="spellEnd"/>
      <w:r>
        <w:t xml:space="preserve">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6B8608F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0"/>
      <w:r w:rsidR="00F151AB">
        <w:t>The</w:t>
      </w:r>
      <w:commentRangeEnd w:id="0"/>
      <w:r w:rsidR="001C7C1D">
        <w:rPr>
          <w:rStyle w:val="CommentReference"/>
        </w:rPr>
        <w:commentReference w:id="0"/>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903FCA"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9A7B80">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903FCA"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w:t>
      </w:r>
      <w:proofErr w:type="spellStart"/>
      <w:r w:rsidR="00463D54">
        <w:rPr>
          <w:iCs/>
        </w:rPr>
        <w:t>nsity</w:t>
      </w:r>
      <w:proofErr w:type="spellEnd"/>
      <w:r w:rsidR="00463D54">
        <w:rPr>
          <w:iCs/>
        </w:rPr>
        <w:t xml:space="preserve">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903FCA"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7C1E8500"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1"/>
      <w:commentRangeStart w:id="2"/>
      <w:r>
        <w:t>Neural Data</w:t>
      </w:r>
    </w:p>
    <w:p w14:paraId="151FEDD5" w14:textId="57C017F7" w:rsidR="009B22F1" w:rsidRPr="00D3079B" w:rsidRDefault="009B22F1" w:rsidP="009A7B80">
      <w:r>
        <w:t xml:space="preserve">[need to add section here with description and citations for V1 and HC data, </w:t>
      </w:r>
      <w:proofErr w:type="gramStart"/>
      <w:r>
        <w:t>similar to</w:t>
      </w:r>
      <w:proofErr w:type="gramEnd"/>
      <w:r>
        <w:t xml:space="preserve">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 xml:space="preserve">I prefer to move this section to application part (reason: this is the data we use, but the not the method we propose. If we collect the data by </w:t>
      </w:r>
      <w:proofErr w:type="gramStart"/>
      <w:r>
        <w:t>ourself</w:t>
      </w:r>
      <w:proofErr w:type="gramEnd"/>
      <w:r>
        <w:t>, surely we should write it here. But we are just using it…)</w:t>
      </w:r>
      <w:commentRangeEnd w:id="1"/>
      <w:r w:rsidR="00427C0A">
        <w:rPr>
          <w:rStyle w:val="CommentReference"/>
        </w:rPr>
        <w:commentReference w:id="1"/>
      </w:r>
      <w:commentRangeEnd w:id="2"/>
      <w:r w:rsidR="00F8729C">
        <w:rPr>
          <w:rStyle w:val="CommentReference"/>
        </w:rPr>
        <w:commentReference w:id="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375553" w:rsidP="009A7B80">
      <w:r>
        <w:rPr>
          <w:noProof/>
        </w:rPr>
        <w:lastRenderedPageBreak/>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p w14:paraId="27DA0B57" w14:textId="612ABB3D" w:rsidR="00A6091C" w:rsidRDefault="00E10417" w:rsidP="009A7B80">
      <w:pPr>
        <w:rPr>
          <w:lang w:eastAsia="zh-CN"/>
        </w:rPr>
      </w:pPr>
      <w:r>
        <w:t>Figure 1.</w:t>
      </w:r>
      <w:r w:rsidR="00755C62">
        <w:t xml:space="preserve"> </w:t>
      </w:r>
      <w:r w:rsidR="00427C0A">
        <w:t>Fitting a s</w:t>
      </w:r>
      <w:r w:rsidR="00755C62">
        <w:t xml:space="preserve">imulated neuron with </w:t>
      </w:r>
      <w:r w:rsidR="00427C0A">
        <w:t xml:space="preserve">a </w:t>
      </w:r>
      <w:r w:rsidR="00755C62">
        <w:t xml:space="preserve">shifting </w:t>
      </w:r>
      <w:r w:rsidR="00B14018">
        <w:t xml:space="preserve">firing pattern. (A) The </w:t>
      </w:r>
      <w:r w:rsidR="00427C0A">
        <w:t xml:space="preserve">tuning curve </w:t>
      </w:r>
      <w:r w:rsidR="00B14018">
        <w:t>of the neuron</w:t>
      </w:r>
      <w:r w:rsidR="004435A2">
        <w:t xml:space="preserve"> shift</w:t>
      </w:r>
      <w:r w:rsidR="00427C0A">
        <w:t>s over time</w:t>
      </w:r>
      <w:r w:rsidR="004435A2">
        <w:t>, with the</w:t>
      </w:r>
      <w:r w:rsidR="00427C0A">
        <w:t xml:space="preserve"> preferred stimulus orientation changing and the</w:t>
      </w:r>
      <w:r w:rsidR="004435A2">
        <w:t xml:space="preserve"> response amplitude increasing. (B) </w:t>
      </w:r>
      <w:r w:rsidR="00427C0A">
        <w:t>At the same time, t</w:t>
      </w:r>
      <w:r w:rsidR="004435A2">
        <w:t xml:space="preserve">he </w:t>
      </w:r>
      <w:r w:rsidR="00427C0A">
        <w:t>variability in spiking</w:t>
      </w:r>
      <w:r w:rsidR="007648AE">
        <w:t xml:space="preserve"> changes from </w:t>
      </w:r>
      <w:r w:rsidR="00427C0A">
        <w:t xml:space="preserve">being </w:t>
      </w:r>
      <w:r w:rsidR="007648AE">
        <w:t>over-dispers</w:t>
      </w:r>
      <w:r w:rsidR="00427C0A">
        <w:t>ed relative to a Poisson distribution</w:t>
      </w:r>
      <w:r w:rsidR="007648AE">
        <w:t xml:space="preserve"> to under-dispers</w:t>
      </w:r>
      <w:r w:rsidR="00427C0A">
        <w:t>e</w:t>
      </w:r>
      <w:r w:rsidR="00427C0A">
        <w:rPr>
          <w:lang w:eastAsia="zh-CN"/>
        </w:rPr>
        <w:t>d</w:t>
      </w:r>
      <w:r w:rsidR="007648AE">
        <w:rPr>
          <w:lang w:eastAsia="zh-CN"/>
        </w:rPr>
        <w:t>. This leads to a decreasing Fano factor from 1.94 to 0.38</w:t>
      </w:r>
      <w:r w:rsidR="000C7F82">
        <w:rPr>
          <w:lang w:eastAsia="zh-CN"/>
        </w:rPr>
        <w:t xml:space="preserve"> overall</w:t>
      </w:r>
      <w:r w:rsidR="007648AE">
        <w:rPr>
          <w:lang w:eastAsia="zh-CN"/>
        </w:rPr>
        <w:t xml:space="preserve">. (C) </w:t>
      </w:r>
      <w:r w:rsidR="00E86BEB">
        <w:rPr>
          <w:lang w:eastAsia="zh-CN"/>
        </w:rPr>
        <w:t xml:space="preserve">To illustrate the </w:t>
      </w:r>
      <w:proofErr w:type="gramStart"/>
      <w:r w:rsidR="00E86BEB">
        <w:rPr>
          <w:lang w:eastAsia="zh-CN"/>
        </w:rPr>
        <w:t>shifts</w:t>
      </w:r>
      <w:proofErr w:type="gramEnd"/>
      <w:r w:rsidR="00E86BEB">
        <w:rPr>
          <w:lang w:eastAsia="zh-CN"/>
        </w:rPr>
        <w:t xml:space="preserve"> we show the tuning curve at two time points: Trial 20</w:t>
      </w:r>
      <w:r w:rsidR="00946BEA">
        <w:rPr>
          <w:lang w:eastAsia="zh-CN"/>
        </w:rPr>
        <w:t xml:space="preserve"> (blue) and</w:t>
      </w:r>
      <w:r w:rsidR="00E86BEB">
        <w:rPr>
          <w:lang w:eastAsia="zh-CN"/>
        </w:rPr>
        <w:t xml:space="preserve"> Trial</w:t>
      </w:r>
      <w:r w:rsidR="00946BEA">
        <w:rPr>
          <w:lang w:eastAsia="zh-CN"/>
        </w:rPr>
        <w:t xml:space="preserve"> 80 (red).</w:t>
      </w:r>
      <w:r w:rsidR="00E86BEB">
        <w:rPr>
          <w:lang w:eastAsia="zh-CN"/>
        </w:rPr>
        <w:t xml:space="preserve"> Dots denote… Dashed lines denote… and solid lines denote…</w:t>
      </w:r>
      <w:r w:rsidR="00946BEA">
        <w:rPr>
          <w:lang w:eastAsia="zh-CN"/>
        </w:rPr>
        <w:t xml:space="preserve"> (D)</w:t>
      </w:r>
      <w:r w:rsidR="00E86BEB">
        <w:rPr>
          <w:lang w:eastAsia="zh-CN"/>
        </w:rPr>
        <w:t xml:space="preserve"> To illustrate the shift in dispersion over time we show the true (solid) and estimated (dashed) Fano Factor for two specific stimuli as a function of time. The dispersion for the initial preferred orientation </w:t>
      </w:r>
      <w:r w:rsidR="00D00AE7">
        <w:rPr>
          <w:lang w:eastAsia="zh-CN"/>
        </w:rPr>
        <w:t>is shown in cyan, while the dispersion for the final preferred orientation is shown in yellow.</w:t>
      </w:r>
    </w:p>
    <w:p w14:paraId="68EE28F8" w14:textId="0EFAE8CF" w:rsidR="00E10417" w:rsidRDefault="00E10417" w:rsidP="009A7B80"/>
    <w:p w14:paraId="4AC20A91" w14:textId="0A3A2CE3" w:rsidR="0043029A" w:rsidRDefault="0043029A" w:rsidP="009A7B80"/>
    <w:p w14:paraId="65B2BA0D" w14:textId="3B7AA200" w:rsidR="00F84301" w:rsidRDefault="00997EAF" w:rsidP="009A7B80">
      <w:pPr>
        <w:rPr>
          <w:lang w:eastAsia="zh-CN"/>
        </w:rPr>
      </w:pPr>
      <w:r>
        <w:rPr>
          <w:lang w:eastAsia="zh-CN"/>
        </w:rPr>
        <w:t>The neural responses are nonstationary over time</w:t>
      </w:r>
      <w:r w:rsidR="00F84301">
        <w:rPr>
          <w:lang w:eastAsia="zh-CN"/>
        </w:rPr>
        <w:t xml:space="preserve">, not only in mean but also in variance. There </w:t>
      </w:r>
      <w:proofErr w:type="gramStart"/>
      <w:r w:rsidR="00F84301">
        <w:rPr>
          <w:lang w:eastAsia="zh-CN"/>
        </w:rPr>
        <w:t>is  growing</w:t>
      </w:r>
      <w:proofErr w:type="gramEnd"/>
      <w:r w:rsidR="00F84301">
        <w:rPr>
          <w:lang w:eastAsia="zh-CN"/>
        </w:rPr>
        <w:t xml:space="preserve"> evidence that the neural variability also changes over time, depending on an animal’s alertness or motivation, as well as, the specific stimuli or behavior. </w:t>
      </w:r>
      <w:r w:rsidR="00D00AE7">
        <w:rPr>
          <w:lang w:eastAsia="zh-CN"/>
        </w:rPr>
        <w:t>To track changes in both mean response properties (</w:t>
      </w:r>
      <w:proofErr w:type="gramStart"/>
      <w:r w:rsidR="00D00AE7">
        <w:rPr>
          <w:lang w:eastAsia="zh-CN"/>
        </w:rPr>
        <w:t>e.g.</w:t>
      </w:r>
      <w:proofErr w:type="gramEnd"/>
      <w:r w:rsidR="00D00AE7">
        <w:rPr>
          <w:lang w:eastAsia="zh-CN"/>
        </w:rPr>
        <w:t xml:space="preserve"> tuning) and variability, here we examine a dynamic Conway-Maxwell-Poisson model.</w:t>
      </w:r>
    </w:p>
    <w:p w14:paraId="255D4778" w14:textId="09226D8A" w:rsidR="00F84301" w:rsidRDefault="00F84301" w:rsidP="009A7B80">
      <w:pPr>
        <w:rPr>
          <w:lang w:eastAsia="zh-CN"/>
        </w:rPr>
      </w:pPr>
    </w:p>
    <w:p w14:paraId="15542A93" w14:textId="17A71EDC" w:rsidR="0043029A" w:rsidRDefault="00D00AE7" w:rsidP="009A7B80">
      <w:pPr>
        <w:rPr>
          <w:lang w:eastAsia="zh-CN"/>
        </w:rPr>
      </w:pPr>
      <w:r>
        <w:rPr>
          <w:lang w:eastAsia="zh-CN"/>
        </w:rPr>
        <w:t>To illustrate how the CMP-DGLM can track both time-varying mean and dispersion, h</w:t>
      </w:r>
      <w:r w:rsidR="003154D7">
        <w:rPr>
          <w:lang w:eastAsia="zh-CN"/>
        </w:rPr>
        <w:t xml:space="preserve">ere we simulated a neuron with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3C1FC7">
        <w:rPr>
          <w:lang w:eastAsia="zh-CN"/>
        </w:rPr>
        <w:t>The response amplitude also increases along the time at the same time (panel A and C in Figure 1). Meanwhile, the dispersion pattern also changes from over-dispersion to under-dispersion</w:t>
      </w:r>
      <w:r w:rsidR="000C7F82">
        <w:rPr>
          <w:lang w:eastAsia="zh-CN"/>
        </w:rPr>
        <w:t xml:space="preserve">. </w:t>
      </w:r>
      <w:r w:rsidR="00AE4031">
        <w:rPr>
          <w:lang w:eastAsia="zh-CN"/>
        </w:rPr>
        <w:t xml:space="preserve">We then fitted </w:t>
      </w:r>
      <w:r w:rsidR="00AE4031">
        <w:rPr>
          <w:lang w:eastAsia="zh-CN"/>
        </w:rPr>
        <w:lastRenderedPageBreak/>
        <w:t>the simulated data, with</w:t>
      </w:r>
      <w:r w:rsidR="00755C62">
        <w:rPr>
          <w:lang w:eastAsia="zh-CN"/>
        </w:rPr>
        <w:t xml:space="preserve"> the same generated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E4031">
        <w:t xml:space="preserve"> be 10-knots cubic spline basis expansion of the orientation</w:t>
      </w:r>
      <w:r w:rsidR="00755C6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at trial </w:t>
      </w:r>
      <m:oMath>
        <m:r>
          <w:rPr>
            <w:rFonts w:ascii="Cambria Math" w:hAnsi="Cambria Math"/>
          </w:rPr>
          <m:t>t</m:t>
        </m:r>
      </m:oMath>
      <w:r w:rsidR="00755C62">
        <w:t>. The panel C and D in figure 1 show the fitting results for the selected slices.</w:t>
      </w:r>
    </w:p>
    <w:p w14:paraId="19B9BED2" w14:textId="77777777" w:rsidR="00D00AE7" w:rsidRDefault="00D00AE7" w:rsidP="009A7B80"/>
    <w:p w14:paraId="7E0EE10C" w14:textId="7E994753" w:rsidR="00D00308" w:rsidRDefault="00D71989" w:rsidP="009A7B80">
      <w:r>
        <w:t>By using CMP observations, rather than Poisson or NB observations, the Fano Factor can be both &lt;1 and &gt;1. Since t</w:t>
      </w:r>
      <w:r w:rsidR="00D00AE7">
        <w:t>he</w:t>
      </w:r>
      <w:r>
        <w:t>se</w:t>
      </w:r>
      <w:r w:rsidR="00D00AE7">
        <w:t xml:space="preserve"> fits are model-based</w:t>
      </w:r>
      <w:r>
        <w:t>… we avoid some technical difficulties with previous approaches to estimating dispersion directly (</w:t>
      </w:r>
      <w:proofErr w:type="gramStart"/>
      <w:r>
        <w:t>e.g.</w:t>
      </w:r>
      <w:proofErr w:type="gramEnd"/>
      <w:r>
        <w:t xml:space="preserve"> mean-matching from Churchland et al. Nat Neuro).</w:t>
      </w:r>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4D98586B" w14:textId="34F7FA4F" w:rsidR="004A2188" w:rsidRDefault="004A2188" w:rsidP="004A2188"/>
    <w:p w14:paraId="284A7CC5" w14:textId="0966D838" w:rsidR="004A2188" w:rsidRDefault="009F22EC" w:rsidP="004A2188">
      <w:r>
        <w:rPr>
          <w:noProof/>
        </w:rPr>
        <w:drawing>
          <wp:inline distT="0" distB="0" distL="0" distR="0" wp14:anchorId="354F1886" wp14:editId="3C28EF08">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p w14:paraId="719E75A5" w14:textId="0A720509" w:rsidR="004A2188" w:rsidRDefault="004A2188" w:rsidP="004A2188">
      <w:r>
        <w:t>Figure 2.</w:t>
      </w:r>
      <w:r w:rsidR="002B0AB7">
        <w:t xml:space="preserve"> The mean firing rate is controlled to be constant across the trial, but the Fano Factor varies.</w:t>
      </w:r>
    </w:p>
    <w:p w14:paraId="0DC6F515" w14:textId="7D31B750" w:rsidR="004A2188" w:rsidRDefault="004A2188" w:rsidP="004A2188"/>
    <w:p w14:paraId="77526D3F" w14:textId="30360D63" w:rsidR="004A2188" w:rsidRDefault="004A2188" w:rsidP="004A2188"/>
    <w:p w14:paraId="24AC606A" w14:textId="1E90B0EB" w:rsidR="004A2188" w:rsidRDefault="004A2188" w:rsidP="004A2188"/>
    <w:p w14:paraId="2FDFF4A0" w14:textId="77777777" w:rsidR="004A2188" w:rsidRDefault="004A2188" w:rsidP="0076109C"/>
    <w:p w14:paraId="253A3BD6" w14:textId="367F8A45" w:rsidR="00941AE9" w:rsidRDefault="009F22EC" w:rsidP="009A7B80">
      <w:pPr>
        <w:rPr>
          <w:lang w:eastAsia="zh-CN"/>
        </w:rPr>
      </w:pPr>
      <w:r>
        <w:rPr>
          <w:noProof/>
        </w:rPr>
        <w:lastRenderedPageBreak/>
        <w:drawing>
          <wp:inline distT="0" distB="0" distL="0" distR="0" wp14:anchorId="7DB9D274" wp14:editId="68C81A36">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p>
    <w:p w14:paraId="5D5156DE" w14:textId="78522BB8" w:rsidR="00941AE9" w:rsidRDefault="004A2188" w:rsidP="009A7B80">
      <w:pPr>
        <w:rPr>
          <w:lang w:eastAsia="zh-CN"/>
        </w:rPr>
      </w:pPr>
      <w:r>
        <w:rPr>
          <w:lang w:eastAsia="zh-CN"/>
        </w:rPr>
        <w:t xml:space="preserve">Figure </w:t>
      </w:r>
      <w:proofErr w:type="gramStart"/>
      <w:r>
        <w:rPr>
          <w:lang w:eastAsia="zh-CN"/>
        </w:rPr>
        <w:t>3.The</w:t>
      </w:r>
      <w:proofErr w:type="gramEnd"/>
      <w:r>
        <w:rPr>
          <w:lang w:eastAsia="zh-CN"/>
        </w:rPr>
        <w:t xml:space="preserve"> over-dispersed data is generated by dynamic CMP, with 2 knots modeling </w:t>
      </w:r>
      <m:oMath>
        <m:r>
          <w:rPr>
            <w:rFonts w:ascii="Cambria Math" w:hAnsi="Cambria Math"/>
            <w:lang w:eastAsia="zh-CN"/>
          </w:rPr>
          <m:t>λ</m:t>
        </m:r>
      </m:oMath>
      <w:r>
        <w:rPr>
          <w:lang w:eastAsia="zh-CN"/>
        </w:rPr>
        <w:t xml:space="preserve"> and keep </w:t>
      </w:r>
      <m:oMath>
        <m:r>
          <w:rPr>
            <w:rFonts w:ascii="Cambria Math" w:hAnsi="Cambria Math"/>
            <w:lang w:eastAsia="zh-CN"/>
          </w:rPr>
          <m:t>ν=0.1</m:t>
        </m:r>
      </m:oMath>
      <w:r>
        <w:rPr>
          <w:lang w:eastAsia="zh-CN"/>
        </w:rPr>
        <w:t xml:space="preserve"> across the trial. After holding 80% data out in the speckled pattern, we fit dynamic CMP and dynamic Poisson models. (A) The estimations are different. </w:t>
      </w:r>
      <w:r w:rsidR="00F179A9">
        <w:rPr>
          <w:lang w:eastAsia="zh-CN"/>
        </w:rPr>
        <w:t>In this case, the</w:t>
      </w:r>
      <w:r w:rsidR="002B0AB7">
        <w:rPr>
          <w:lang w:eastAsia="zh-CN"/>
        </w:rPr>
        <w:t xml:space="preserve"> estimated place field in dynamic CMP is better (</w:t>
      </w:r>
      <w:r w:rsidR="002B0AB7" w:rsidRPr="0076109C">
        <w:rPr>
          <w:color w:val="FF0000"/>
          <w:lang w:eastAsia="zh-CN"/>
        </w:rPr>
        <w:t>it’s very anecdotal, just for this seed</w:t>
      </w:r>
      <w:r w:rsidR="002B0AB7">
        <w:rPr>
          <w:lang w:eastAsia="zh-CN"/>
        </w:rPr>
        <w:t>). (B) When evaluating the max response in each trial, the dynamic Poisson estimates are biased (underestimated</w:t>
      </w:r>
      <w:proofErr w:type="gramStart"/>
      <w:r w:rsidR="002B0AB7">
        <w:rPr>
          <w:lang w:eastAsia="zh-CN"/>
        </w:rPr>
        <w:t>)</w:t>
      </w:r>
      <w:proofErr w:type="gramEnd"/>
      <w:r w:rsidR="002B0AB7">
        <w:rPr>
          <w:lang w:eastAsia="zh-CN"/>
        </w:rPr>
        <w:t xml:space="preserve"> and the estimation error is also underestimated. The solid line gives the MAP estimates of mean firing rate, and the dashed lines show one standard deviations from MAP. The standard error of dynamic Poisson is calculated as in appendix, using the truncated summation.</w:t>
      </w:r>
    </w:p>
    <w:p w14:paraId="03642D68" w14:textId="59B7D506" w:rsidR="009F22EC" w:rsidRDefault="009F22EC" w:rsidP="009A7B80">
      <w:pPr>
        <w:rPr>
          <w:lang w:eastAsia="zh-CN"/>
        </w:rPr>
      </w:pPr>
    </w:p>
    <w:p w14:paraId="5FF6C110" w14:textId="5283D016" w:rsidR="009F22EC" w:rsidRDefault="009F22EC" w:rsidP="009F22EC">
      <w:pPr>
        <w:rPr>
          <w:lang w:eastAsia="zh-CN"/>
        </w:rPr>
      </w:pPr>
      <w:proofErr w:type="spellStart"/>
      <w:proofErr w:type="gramStart"/>
      <w:r>
        <w:rPr>
          <w:lang w:eastAsia="zh-CN"/>
        </w:rPr>
        <w:t>nanmean</w:t>
      </w:r>
      <w:proofErr w:type="spellEnd"/>
      <w:r>
        <w:rPr>
          <w:lang w:eastAsia="zh-CN"/>
        </w:rPr>
        <w:t>(</w:t>
      </w:r>
      <w:proofErr w:type="gramEnd"/>
      <w:r>
        <w:rPr>
          <w:lang w:eastAsia="zh-CN"/>
        </w:rPr>
        <w:t>(</w:t>
      </w:r>
      <w:proofErr w:type="spellStart"/>
      <w:r>
        <w:rPr>
          <w:lang w:eastAsia="zh-CN"/>
        </w:rPr>
        <w:t>CMP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2135</w:t>
      </w:r>
    </w:p>
    <w:p w14:paraId="7C741E18" w14:textId="5637D68D" w:rsidR="009F22EC" w:rsidRDefault="009F22EC" w:rsidP="009F22EC">
      <w:pPr>
        <w:rPr>
          <w:lang w:eastAsia="zh-CN"/>
        </w:rPr>
      </w:pPr>
      <w:proofErr w:type="spellStart"/>
      <w:proofErr w:type="gramStart"/>
      <w:r>
        <w:rPr>
          <w:lang w:eastAsia="zh-CN"/>
        </w:rPr>
        <w:t>nanmean</w:t>
      </w:r>
      <w:proofErr w:type="spellEnd"/>
      <w:r>
        <w:rPr>
          <w:lang w:eastAsia="zh-CN"/>
        </w:rPr>
        <w:t>(</w:t>
      </w:r>
      <w:proofErr w:type="gramEnd"/>
      <w:r>
        <w:rPr>
          <w:lang w:eastAsia="zh-CN"/>
        </w:rPr>
        <w:t>(</w:t>
      </w:r>
      <w:proofErr w:type="spellStart"/>
      <w:r>
        <w:rPr>
          <w:lang w:eastAsia="zh-CN"/>
        </w:rPr>
        <w:t>POI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3114</w:t>
      </w:r>
    </w:p>
    <w:p w14:paraId="35EE6F33" w14:textId="77777777" w:rsidR="009F22EC" w:rsidRDefault="009F22EC" w:rsidP="009A7B80">
      <w:pPr>
        <w:rPr>
          <w:lang w:eastAsia="zh-CN"/>
        </w:rPr>
      </w:pPr>
    </w:p>
    <w:p w14:paraId="37FFDCC3" w14:textId="77777777" w:rsidR="00A44BE0" w:rsidRDefault="00A44BE0" w:rsidP="009A7B80"/>
    <w:p w14:paraId="5ACD699E" w14:textId="15A80561" w:rsidR="0057550F" w:rsidRDefault="0057550F" w:rsidP="009A7B80"/>
    <w:p w14:paraId="69E329BC" w14:textId="77777777" w:rsidR="0057550F" w:rsidRDefault="0057550F" w:rsidP="009A7B80"/>
    <w:p w14:paraId="01418B63" w14:textId="49CE0BB9" w:rsidR="00D62B20" w:rsidRDefault="00D62B20" w:rsidP="00B70F6E">
      <w:pPr>
        <w:pStyle w:val="Heading2"/>
      </w:pPr>
      <w:r>
        <w:t>Application</w:t>
      </w:r>
    </w:p>
    <w:p w14:paraId="00A4A023" w14:textId="2B9B491D" w:rsidR="00A02EEB" w:rsidRDefault="00A02EEB" w:rsidP="00A02EEB">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p>
    <w:p w14:paraId="0172E1D2" w14:textId="6AFCA0DE" w:rsidR="00A02EEB" w:rsidRDefault="00A02EEB" w:rsidP="00A02EEB"/>
    <w:p w14:paraId="78B45F87" w14:textId="77777777" w:rsidR="00A02EEB" w:rsidRPr="00A02EEB" w:rsidRDefault="00A02EEB" w:rsidP="0076109C"/>
    <w:p w14:paraId="57C4E387" w14:textId="7E0E2973" w:rsidR="00D62B20" w:rsidRDefault="003C3470" w:rsidP="009A7B80">
      <w:r>
        <w:t>V1 data</w:t>
      </w:r>
    </w:p>
    <w:p w14:paraId="7175640D" w14:textId="5180DACC" w:rsidR="003F3B77" w:rsidRDefault="003F3B77" w:rsidP="009A7B80">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macaque monkeys were anesthetized by a continuous intravenous infusion of </w:t>
      </w:r>
      <w:proofErr w:type="spellStart"/>
      <w:r>
        <w:t>sufentanil</w:t>
      </w:r>
      <w:proofErr w:type="spellEnd"/>
      <w:r>
        <w:t xml:space="preserve"> citrate. To minimize eye movements, the animals were paralyzed with a continuous intravenous infusion of vecuronium bromide (0.1 mg/kg/h). The neural activities were recorded by “Utah” array. The waveform</w:t>
      </w:r>
      <w:r w:rsidR="00A03B94">
        <w:t xml:space="preserve"> segments were sorted by hand with modified competitive mixture decomposition methods. (Cite </w:t>
      </w:r>
      <w:proofErr w:type="spellStart"/>
      <w:r w:rsidR="00A03B94">
        <w:t>Shoham</w:t>
      </w:r>
      <w:proofErr w:type="spellEnd"/>
      <w:r w:rsidR="00A03B94">
        <w:t xml:space="preserve"> et al, 2003).</w:t>
      </w:r>
    </w:p>
    <w:p w14:paraId="70307DE9" w14:textId="77777777" w:rsidR="00A03B94" w:rsidRDefault="00A03B94" w:rsidP="009A7B80"/>
    <w:p w14:paraId="1D1FD925" w14:textId="77777777" w:rsidR="00A03B94" w:rsidRDefault="00A03B94" w:rsidP="009A7B80">
      <w:r>
        <w:lastRenderedPageBreak/>
        <w:t xml:space="preserve">We use the data when 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p>
    <w:p w14:paraId="34EAFC4C" w14:textId="77777777" w:rsidR="00A03B94" w:rsidRDefault="00A03B94" w:rsidP="009A7B80"/>
    <w:p w14:paraId="00591E10" w14:textId="33E8E6AC" w:rsidR="00A02EEB" w:rsidRDefault="00A03B94" w:rsidP="009A7B80">
      <w:r>
        <w:t>In this analysis, we set bin size to be 0.3s</w:t>
      </w:r>
      <w:r w:rsidR="00606001">
        <w:t xml:space="preserve">, but ignoring the spike counts for the first 0.05s </w:t>
      </w:r>
      <w:r w:rsidR="001522A4">
        <w:t xml:space="preserve">for each bin to […?]. </w:t>
      </w:r>
      <w:r>
        <w:t xml:space="preserve">Considering the sequential measurement effect, we analyze the data with single neuron input. </w:t>
      </w:r>
      <w:r w:rsidR="00A02EEB">
        <w:t xml:space="preserve">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02EE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A02EEB">
        <w:t xml:space="preserve"> are circular cubic spline basis expansion of the grating directions. The basis number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02EEB">
        <w:t xml:space="preserve"> is 5, while it va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p>
    <w:p w14:paraId="4BB4FFC0" w14:textId="7F21F628" w:rsidR="00A02EEB" w:rsidRDefault="00F6078C" w:rsidP="009A7B80">
      <w:r>
        <w:rPr>
          <w:noProof/>
        </w:rPr>
        <w:drawing>
          <wp:inline distT="0" distB="0" distL="0" distR="0" wp14:anchorId="7AB93E94" wp14:editId="708549D7">
            <wp:extent cx="6394450" cy="56896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94450" cy="5689600"/>
                    </a:xfrm>
                    <a:prstGeom prst="rect">
                      <a:avLst/>
                    </a:prstGeom>
                    <a:noFill/>
                    <a:ln>
                      <a:noFill/>
                    </a:ln>
                  </pic:spPr>
                </pic:pic>
              </a:graphicData>
            </a:graphic>
          </wp:inline>
        </w:drawing>
      </w:r>
    </w:p>
    <w:p w14:paraId="1F7E605A" w14:textId="77777777" w:rsidR="00D1093F" w:rsidRDefault="004B632A" w:rsidP="009A7B80">
      <w:pPr>
        <w:rPr>
          <w:lang w:eastAsia="zh-CN"/>
        </w:rPr>
      </w:pPr>
      <w:r>
        <w:t xml:space="preserve">Figure 4. </w:t>
      </w:r>
      <w:r w:rsidR="00471D98">
        <w:rPr>
          <w:lang w:eastAsia="zh-CN"/>
        </w:rPr>
        <w:t xml:space="preserve">Fit the data with 5 circular </w:t>
      </w:r>
      <w:proofErr w:type="gramStart"/>
      <w:r w:rsidR="00471D98">
        <w:rPr>
          <w:lang w:eastAsia="zh-CN"/>
        </w:rPr>
        <w:t>basis</w:t>
      </w:r>
      <w:proofErr w:type="gramEnd"/>
      <w:r w:rsidR="00471D98">
        <w:rPr>
          <w:lang w:eastAsia="zh-CN"/>
        </w:rPr>
        <w:t xml:space="preserve">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sidR="00471D98">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sidR="00471D98">
        <w:rPr>
          <w:lang w:eastAsia="zh-CN"/>
        </w:rPr>
        <w:t>. (A) The spiking counts of one neuron from V1 area. Two place field</w:t>
      </w:r>
      <w:r w:rsidR="00DC20E9">
        <w:rPr>
          <w:lang w:eastAsia="zh-CN"/>
        </w:rPr>
        <w:t xml:space="preserve">s (found by max mean of CMP firing rate, </w:t>
      </w:r>
      <w:r w:rsidR="00DC20E9" w:rsidRPr="0076109C">
        <w:rPr>
          <w:color w:val="FF0000"/>
          <w:lang w:eastAsia="zh-CN"/>
        </w:rPr>
        <w:t xml:space="preserve">using mean of spikes is </w:t>
      </w:r>
      <w:r w:rsidR="00255F93" w:rsidRPr="0076109C">
        <w:rPr>
          <w:color w:val="FF0000"/>
          <w:lang w:eastAsia="zh-CN"/>
        </w:rPr>
        <w:t>gives weird orientation</w:t>
      </w:r>
      <w:r w:rsidR="00DC20E9">
        <w:rPr>
          <w:lang w:eastAsia="zh-CN"/>
        </w:rPr>
        <w:t>) were marked by dashed lines. The fitted results of using all and half data (hold out in the speckled pattern). (C) The observed Fano factors</w:t>
      </w:r>
      <w:r w:rsidR="00697C64">
        <w:rPr>
          <w:lang w:eastAsia="zh-CN"/>
        </w:rPr>
        <w:t>,</w:t>
      </w:r>
      <w:r w:rsidR="00DC20E9">
        <w:rPr>
          <w:lang w:eastAsia="zh-CN"/>
        </w:rPr>
        <w:t xml:space="preserve"> </w:t>
      </w:r>
      <w:r w:rsidR="00697C64">
        <w:rPr>
          <w:lang w:eastAsia="zh-CN"/>
        </w:rPr>
        <w:t>averaging by a 15-step sliding window,</w:t>
      </w:r>
      <w:r w:rsidR="00DC20E9">
        <w:rPr>
          <w:lang w:eastAsia="zh-CN"/>
        </w:rPr>
        <w:t xml:space="preserve"> </w:t>
      </w:r>
      <w:r w:rsidR="00697C64">
        <w:rPr>
          <w:lang w:eastAsia="zh-CN"/>
        </w:rPr>
        <w:t xml:space="preserve">of </w:t>
      </w:r>
      <w:r w:rsidR="00DC20E9">
        <w:rPr>
          <w:lang w:eastAsia="zh-CN"/>
        </w:rPr>
        <w:lastRenderedPageBreak/>
        <w:t>two place fields</w:t>
      </w:r>
      <w:r w:rsidR="00CC25AF">
        <w:rPr>
          <w:lang w:eastAsia="zh-CN"/>
        </w:rPr>
        <w:t>, overlaid by fitted results</w:t>
      </w:r>
      <w:r w:rsidR="00697C64">
        <w:rPr>
          <w:lang w:eastAsia="zh-CN"/>
        </w:rPr>
        <w:t xml:space="preserve"> using all and half data. The dashed are obtained by Bayes boosting. (D) We further compare the performance of different</w:t>
      </w:r>
      <w:r w:rsidR="00D1093F">
        <w:rPr>
          <w:lang w:eastAsia="zh-CN"/>
        </w:rPr>
        <w:t xml:space="preserve"> (7)</w:t>
      </w:r>
      <w:r w:rsidR="00697C64">
        <w:rPr>
          <w:lang w:eastAsia="zh-CN"/>
        </w:rPr>
        <w:t xml:space="preserve"> models</w:t>
      </w:r>
      <w:r w:rsidR="002179B0">
        <w:rPr>
          <w:lang w:eastAsia="zh-CN"/>
        </w:rPr>
        <w:t xml:space="preserve"> for 74 neurons from V1 area.</w:t>
      </w:r>
    </w:p>
    <w:p w14:paraId="54ED4FFF" w14:textId="723CB9CF" w:rsidR="004B632A" w:rsidRDefault="00BD35A0" w:rsidP="00BD35A0">
      <w:pPr>
        <w:rPr>
          <w:lang w:eastAsia="zh-CN"/>
        </w:rPr>
      </w:pPr>
      <w:r>
        <w:rPr>
          <w:lang w:eastAsia="zh-CN"/>
        </w:rPr>
        <w:t>In these models, 5 are dynamical</w:t>
      </w:r>
      <w:r w:rsidR="00B31872">
        <w:rPr>
          <w:lang w:eastAsia="zh-CN"/>
        </w:rPr>
        <w:t xml:space="preserve"> and the remaining 3 are static. The training and test log-likelihood per spike, with respect to the homogeneous static Poisson model for all neurons are shown in grey lines. The solid orange lines show the </w:t>
      </w:r>
      <w:proofErr w:type="gramStart"/>
      <w:r w:rsidR="00B31872">
        <w:rPr>
          <w:lang w:eastAsia="zh-CN"/>
        </w:rPr>
        <w:t>medians</w:t>
      </w:r>
      <w:proofErr w:type="gramEnd"/>
      <w:r w:rsidR="00B31872">
        <w:rPr>
          <w:lang w:eastAsia="zh-CN"/>
        </w:rPr>
        <w:t xml:space="preserve"> and the dashed lines show the first and third quartiles.</w:t>
      </w:r>
      <w:r>
        <w:rPr>
          <w:lang w:eastAsia="zh-CN"/>
        </w:rPr>
        <w:t xml:space="preserve"> </w:t>
      </w:r>
    </w:p>
    <w:p w14:paraId="129A6530" w14:textId="58B40DBE" w:rsidR="00795C92" w:rsidRDefault="00795C92" w:rsidP="00CC050A">
      <w:pPr>
        <w:jc w:val="left"/>
      </w:pPr>
    </w:p>
    <w:p w14:paraId="667F97D1" w14:textId="618FAB81" w:rsidR="00795C92" w:rsidRDefault="00795C92" w:rsidP="00CC050A">
      <w:pPr>
        <w:jc w:val="left"/>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r>
        <w:t>Hippocampus data</w:t>
      </w:r>
    </w:p>
    <w:p w14:paraId="3BAE579E" w14:textId="2F82CB9B" w:rsidR="00844C49" w:rsidRDefault="000F7FB1" w:rsidP="0076109C">
      <w:pPr>
        <w:autoSpaceDE w:val="0"/>
        <w:autoSpaceDN w:val="0"/>
        <w:adjustRightInd w:val="0"/>
        <w:snapToGrid w:val="0"/>
        <w:spacing w:line="240" w:lineRule="auto"/>
        <w:jc w:val="left"/>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hyperlink r:id="rId17" w:history="1">
        <w:r w:rsidR="00E87D30" w:rsidRPr="00B82532">
          <w:rPr>
            <w:rStyle w:val="Hyperlink"/>
            <w:rFonts w:ascii="TimesNewRoman" w:eastAsia="Times New Roman" w:hAnsi="TimesNewRoman" w:cs="TimesNewRoman"/>
            <w:lang w:val="x-none"/>
          </w:rPr>
          <w:t>https://github.com/klustateam/klustakwik</w:t>
        </w:r>
      </w:hyperlink>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r w:rsidR="00844C49">
        <w:t xml:space="preserve">The input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844C49">
        <w:t xml:space="preserve"> are </w:t>
      </w:r>
      <w:r w:rsidR="00AE4031">
        <w:t>1</w:t>
      </w:r>
      <w:r w:rsidR="00F6078C">
        <w:t>2</w:t>
      </w:r>
      <w:r w:rsidR="00AE4031">
        <w:t xml:space="preserve">-knots </w:t>
      </w:r>
      <w:r w:rsidR="00844C49">
        <w:t>cubic spline basis expansion</w:t>
      </w:r>
      <w:r w:rsidR="00AE4031">
        <w:t xml:space="preserve"> of positions</w:t>
      </w:r>
      <w:r w:rsidR="00844C49">
        <w:t xml:space="preserve">, and the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844C49">
        <w:t xml:space="preserve"> for all </w:t>
      </w:r>
      <m:oMath>
        <m:r>
          <w:rPr>
            <w:rFonts w:ascii="Cambria Math" w:hAnsi="Cambria Math"/>
          </w:rPr>
          <m:t>t</m:t>
        </m:r>
      </m:oMath>
      <w:r w:rsidR="00844C49">
        <w:t>.</w:t>
      </w:r>
    </w:p>
    <w:p w14:paraId="0E3A70B1" w14:textId="1686912E" w:rsidR="000F7FB1" w:rsidRDefault="000F7FB1" w:rsidP="009A7B80"/>
    <w:p w14:paraId="437C4CE8" w14:textId="77777777" w:rsidR="000F7FB1" w:rsidRDefault="000F7FB1" w:rsidP="009A7B80"/>
    <w:p w14:paraId="45F2918F" w14:textId="20294BAB" w:rsidR="000A59B2" w:rsidRDefault="00F6078C" w:rsidP="009A7B80">
      <w:r>
        <w:rPr>
          <w:noProof/>
        </w:rPr>
        <w:drawing>
          <wp:inline distT="0" distB="0" distL="0" distR="0" wp14:anchorId="59695319" wp14:editId="16BD02E2">
            <wp:extent cx="6394450" cy="36703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94450" cy="3670300"/>
                    </a:xfrm>
                    <a:prstGeom prst="rect">
                      <a:avLst/>
                    </a:prstGeom>
                    <a:noFill/>
                    <a:ln>
                      <a:noFill/>
                    </a:ln>
                  </pic:spPr>
                </pic:pic>
              </a:graphicData>
            </a:graphic>
          </wp:inline>
        </w:drawing>
      </w:r>
    </w:p>
    <w:p w14:paraId="365549CC" w14:textId="19ED1DF4" w:rsidR="00D80AC1" w:rsidRDefault="00B31872" w:rsidP="009A7B80">
      <w:r>
        <w:t xml:space="preserve">Figure 5. </w:t>
      </w:r>
      <w:r w:rsidR="00EE20E6">
        <w:t xml:space="preserve">(A) Spike counts and fitted mean firing rate. The two place fields are </w:t>
      </w:r>
      <w:proofErr w:type="gramStart"/>
      <w:r w:rsidR="00EE20E6">
        <w:t>direction-specific</w:t>
      </w:r>
      <w:proofErr w:type="gramEnd"/>
      <w:r w:rsidR="00EE20E6">
        <w:t xml:space="preserve">. (B) The log10 of Fano factor for two place fields. The Fano factors are much larger than V1 data, and they are also </w:t>
      </w:r>
      <w:proofErr w:type="gramStart"/>
      <w:r w:rsidR="00EE20E6">
        <w:t>direction-specific</w:t>
      </w:r>
      <w:proofErr w:type="gramEnd"/>
      <w:r w:rsidR="00EE20E6">
        <w:t>.</w:t>
      </w: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b/>
          <w:bCs/>
          <w:sz w:val="26"/>
          <w:szCs w:val="26"/>
        </w:rPr>
      </w:pPr>
    </w:p>
    <w:p w14:paraId="2C9B0048" w14:textId="26E935B2" w:rsidR="009B61C5" w:rsidRPr="0076109C" w:rsidRDefault="009B61C5" w:rsidP="001F6135">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pPr>
      <w:r>
        <w:lastRenderedPageBreak/>
        <w:t>Appendix</w:t>
      </w:r>
    </w:p>
    <w:p w14:paraId="12F5A0A2" w14:textId="77777777" w:rsidR="00FF27D1" w:rsidRPr="001D2909" w:rsidRDefault="00FF27D1" w:rsidP="00FF27D1">
      <w:pPr>
        <w:pStyle w:val="Heading2"/>
        <w:rPr>
          <w:color w:val="auto"/>
        </w:rPr>
      </w:pPr>
      <w:r>
        <w:rPr>
          <w:color w:val="auto"/>
        </w:rPr>
        <w:t>Quantifying Uncertainties</w:t>
      </w:r>
    </w:p>
    <w:p w14:paraId="24B9E40E" w14:textId="77777777" w:rsidR="005713EA" w:rsidRDefault="00FF27D1" w:rsidP="00FF27D1">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FF27D1">
      <w:pPr>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FF27D1">
      <w:pPr>
        <w:rPr>
          <w:bCs/>
        </w:rPr>
      </w:pPr>
    </w:p>
    <w:p w14:paraId="1649F23B" w14:textId="77777777" w:rsidR="00FF27D1" w:rsidRDefault="00FF27D1" w:rsidP="00FF27D1">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903FCA" w:rsidP="00FF27D1">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FF27D1"/>
    <w:p w14:paraId="56E7617C" w14:textId="1DF48675" w:rsidR="00FF27D1" w:rsidRDefault="00FF27D1" w:rsidP="00FF27D1">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FF27D1"/>
    <w:p w14:paraId="5FE15600" w14:textId="77777777" w:rsidR="00FF27D1" w:rsidRPr="00FF27D1" w:rsidRDefault="00FF27D1" w:rsidP="0076109C"/>
    <w:p w14:paraId="2D40B668" w14:textId="06D58A82" w:rsidR="00D3079B" w:rsidRDefault="005713EA" w:rsidP="00AC455B">
      <w:pPr>
        <w:pStyle w:val="Heading2"/>
      </w:pPr>
      <w:proofErr w:type="gramStart"/>
      <w:r w:rsidRPr="005713EA">
        <w:t>Moments</w:t>
      </w:r>
      <w:proofErr w:type="gramEnd"/>
      <w:r w:rsidRPr="005713EA">
        <w:t xml:space="preserve"> approximation for Conway-Maxwell Poisson distribution</w:t>
      </w:r>
    </w:p>
    <w:p w14:paraId="171500ED" w14:textId="1376E6C7" w:rsidR="00122A3F" w:rsidRDefault="005713EA" w:rsidP="00D3079B">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D3079B">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D3079B">
      <w:r w:rsidRPr="00940C2D">
        <w:t>Generally, these moments can be calculated by truncated summation.</w:t>
      </w:r>
    </w:p>
    <w:p w14:paraId="6164A816" w14:textId="51F3C7BE" w:rsidR="00940C2D" w:rsidRDefault="00940C2D" w:rsidP="00D3079B"/>
    <w:p w14:paraId="6C13915D" w14:textId="4D69C346" w:rsidR="00DF0933" w:rsidRDefault="00940C2D" w:rsidP="00940C2D">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 w14:paraId="605D57CE" w14:textId="72FC686A" w:rsidR="00AC455B" w:rsidRDefault="00AC455B" w:rsidP="00D3079B">
      <w:r>
        <w:t>The gradient</w:t>
      </w:r>
      <w:r w:rsidR="00940C2D">
        <w:t xml:space="preserve"> is</w:t>
      </w:r>
      <w:r>
        <w:t>:</w:t>
      </w:r>
    </w:p>
    <w:p w14:paraId="01A22906" w14:textId="5AA02C7B" w:rsidR="00AC455B" w:rsidRPr="00BF3887" w:rsidRDefault="00903FCA"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0B7DD2E"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D3079B">
      <w:r>
        <w:t xml:space="preserve">, </w:t>
      </w:r>
      <w:proofErr w:type="gramStart"/>
      <w:r>
        <w:t>where</w:t>
      </w:r>
      <w:proofErr w:type="gramEnd"/>
    </w:p>
    <w:p w14:paraId="78CCF8AF" w14:textId="0D69C8AA" w:rsidR="00940C2D" w:rsidRDefault="00903FCA" w:rsidP="00D3079B">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903FCA"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373F9797" w:rsidR="00ED7060" w:rsidRPr="00C63DA0" w:rsidRDefault="00ED7060" w:rsidP="0076109C">
      <w:pPr>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 xml:space="preserve">scoring, </w:t>
      </w:r>
      <w:proofErr w:type="gramStart"/>
      <w:r w:rsidR="00C63DA0">
        <w:t>i.e.</w:t>
      </w:r>
      <w:proofErr w:type="gramEnd"/>
      <w:r w:rsidR="00C63DA0">
        <w:t xml:space="preserv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756C8D8" w14:textId="462CCB87" w:rsidR="00CE6C00" w:rsidRPr="00D3079B" w:rsidRDefault="00CE6C00" w:rsidP="0076109C">
      <w:pPr>
        <w:keepNext/>
        <w:keepLines/>
        <w:spacing w:before="40"/>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31:00Z" w:initials="IS">
    <w:p w14:paraId="64C82903" w14:textId="36C43B1A" w:rsidR="001C7C1D" w:rsidRDefault="001C7C1D" w:rsidP="00F57586">
      <w:pPr>
        <w:pStyle w:val="CommentText"/>
        <w:jc w:val="left"/>
      </w:pPr>
      <w:r>
        <w:rPr>
          <w:rStyle w:val="CommentReference"/>
        </w:rPr>
        <w:annotationRef/>
      </w:r>
      <w:r>
        <w:t xml:space="preserve">It might be good to add a sentence here saying something like… "previous work has examined the CMP-GLM here we focus on the dynamic version of this GLM…" cite </w:t>
      </w:r>
      <w:proofErr w:type="spellStart"/>
      <w:r>
        <w:t>Shmueli</w:t>
      </w:r>
      <w:proofErr w:type="spellEnd"/>
      <w:r>
        <w:t>/Sellers</w:t>
      </w:r>
    </w:p>
  </w:comment>
  <w:comment w:id="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 xml:space="preserve">Ok - let's see how it goes. We should </w:t>
      </w:r>
      <w:proofErr w:type="gramStart"/>
      <w:r>
        <w:t>definitely make</w:t>
      </w:r>
      <w:proofErr w:type="gramEnd"/>
      <w:r>
        <w:t xml:space="preserv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2" w:author="wei ganchao" w:date="2022-01-15T19:30:00Z" w:initials="wg">
    <w:p w14:paraId="7602BA65" w14:textId="77777777" w:rsidR="00914064" w:rsidRDefault="00F8729C">
      <w:pPr>
        <w:pStyle w:val="CommentText"/>
        <w:jc w:val="left"/>
      </w:pPr>
      <w:r>
        <w:rPr>
          <w:rStyle w:val="CommentReference"/>
        </w:rPr>
        <w:annotationRef/>
      </w:r>
      <w:r w:rsidR="00914064">
        <w:t xml:space="preserve">I view </w:t>
      </w:r>
      <w:proofErr w:type="gramStart"/>
      <w:r w:rsidR="00914064">
        <w:t>these information</w:t>
      </w:r>
      <w:proofErr w:type="gramEnd"/>
      <w:r w:rsidR="00914064">
        <w:t xml:space="preserve">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w:t>
      </w:r>
      <w:proofErr w:type="gramStart"/>
      <w:r>
        <w:t>these info</w:t>
      </w:r>
      <w:proofErr w:type="gramEnd"/>
      <w:r>
        <w:t xml:space="preserve"> in the application part. For the HC data, I didn't find a reference paper. So, I just write the info I can get from the description document (in "data/</w:t>
      </w:r>
      <w:proofErr w:type="spellStart"/>
      <w:r>
        <w:t>hc_data</w:t>
      </w:r>
      <w:proofErr w:type="spellEnd"/>
      <w:r>
        <w:t xml:space="preserve">/re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C82903" w15:done="1"/>
  <w15:commentEx w15:paraId="74D81C5E" w15:done="0"/>
  <w15:commentEx w15:paraId="3BDFAAFA" w15:paraIdParent="74D81C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19D" w16cex:dateUtc="2022-01-06T16:31:00Z"/>
  <w16cex:commentExtensible w16cex:durableId="258AB70D" w16cex:dateUtc="2022-01-13T19:34:00Z"/>
  <w16cex:commentExtensible w16cex:durableId="258D9F56" w16cex:dateUtc="2022-01-16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C82903" w16cid:durableId="2581519D"/>
  <w16cid:commentId w16cid:paraId="74D81C5E" w16cid:durableId="258AB70D"/>
  <w16cid:commentId w16cid:paraId="3BDFAAFA" w16cid:durableId="258D9F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B4A99" w14:textId="77777777" w:rsidR="00903FCA" w:rsidRDefault="00903FCA" w:rsidP="009B10EC">
      <w:pPr>
        <w:spacing w:line="240" w:lineRule="auto"/>
      </w:pPr>
      <w:r>
        <w:separator/>
      </w:r>
    </w:p>
  </w:endnote>
  <w:endnote w:type="continuationSeparator" w:id="0">
    <w:p w14:paraId="48B07990" w14:textId="77777777" w:rsidR="00903FCA" w:rsidRDefault="00903FCA"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CB3C1" w14:textId="77777777" w:rsidR="00903FCA" w:rsidRDefault="00903FCA" w:rsidP="009B10EC">
      <w:pPr>
        <w:spacing w:line="240" w:lineRule="auto"/>
      </w:pPr>
      <w:r>
        <w:separator/>
      </w:r>
    </w:p>
  </w:footnote>
  <w:footnote w:type="continuationSeparator" w:id="0">
    <w:p w14:paraId="52FAE0D3" w14:textId="77777777" w:rsidR="00903FCA" w:rsidRDefault="00903FCA"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6F5B"/>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179B0"/>
    <w:rsid w:val="00220F3F"/>
    <w:rsid w:val="0022469B"/>
    <w:rsid w:val="00231D36"/>
    <w:rsid w:val="0023354F"/>
    <w:rsid w:val="00245114"/>
    <w:rsid w:val="00246B01"/>
    <w:rsid w:val="002501CF"/>
    <w:rsid w:val="0025301C"/>
    <w:rsid w:val="00253076"/>
    <w:rsid w:val="00253CE6"/>
    <w:rsid w:val="00255F93"/>
    <w:rsid w:val="0025676C"/>
    <w:rsid w:val="0026011E"/>
    <w:rsid w:val="0026702D"/>
    <w:rsid w:val="00270F65"/>
    <w:rsid w:val="002717ED"/>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5093"/>
    <w:rsid w:val="00446D63"/>
    <w:rsid w:val="00453196"/>
    <w:rsid w:val="00461A59"/>
    <w:rsid w:val="004622C7"/>
    <w:rsid w:val="00463D54"/>
    <w:rsid w:val="004715DC"/>
    <w:rsid w:val="00471B64"/>
    <w:rsid w:val="00471D98"/>
    <w:rsid w:val="0047722C"/>
    <w:rsid w:val="004773C1"/>
    <w:rsid w:val="00480942"/>
    <w:rsid w:val="004832E9"/>
    <w:rsid w:val="00486406"/>
    <w:rsid w:val="00487CCC"/>
    <w:rsid w:val="004A2188"/>
    <w:rsid w:val="004A666A"/>
    <w:rsid w:val="004B632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97C64"/>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03FCA"/>
    <w:rsid w:val="00914064"/>
    <w:rsid w:val="00914E8A"/>
    <w:rsid w:val="00916F1D"/>
    <w:rsid w:val="00920285"/>
    <w:rsid w:val="009229B8"/>
    <w:rsid w:val="00922AC4"/>
    <w:rsid w:val="0092326F"/>
    <w:rsid w:val="00923B91"/>
    <w:rsid w:val="00936F8F"/>
    <w:rsid w:val="00937201"/>
    <w:rsid w:val="00937DF4"/>
    <w:rsid w:val="00940C2D"/>
    <w:rsid w:val="0094173C"/>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74C"/>
    <w:rsid w:val="00A77AAA"/>
    <w:rsid w:val="00A80A0D"/>
    <w:rsid w:val="00A91A92"/>
    <w:rsid w:val="00A92917"/>
    <w:rsid w:val="00A93FB6"/>
    <w:rsid w:val="00AA00FB"/>
    <w:rsid w:val="00AA76D6"/>
    <w:rsid w:val="00AA7FA4"/>
    <w:rsid w:val="00AB1217"/>
    <w:rsid w:val="00AB4515"/>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1872"/>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D35A0"/>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0A6"/>
    <w:rsid w:val="00C97469"/>
    <w:rsid w:val="00CA3603"/>
    <w:rsid w:val="00CA3B36"/>
    <w:rsid w:val="00CB1EE2"/>
    <w:rsid w:val="00CC050A"/>
    <w:rsid w:val="00CC25AF"/>
    <w:rsid w:val="00CC3ADA"/>
    <w:rsid w:val="00CC7D75"/>
    <w:rsid w:val="00CD06DF"/>
    <w:rsid w:val="00CD190D"/>
    <w:rsid w:val="00CD4D84"/>
    <w:rsid w:val="00CD7DD7"/>
    <w:rsid w:val="00CE6C00"/>
    <w:rsid w:val="00CF19DE"/>
    <w:rsid w:val="00CF1BE1"/>
    <w:rsid w:val="00D00308"/>
    <w:rsid w:val="00D0081A"/>
    <w:rsid w:val="00D00AE7"/>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20E9"/>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42725"/>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0E6"/>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078C"/>
    <w:rsid w:val="00F6320F"/>
    <w:rsid w:val="00F66A46"/>
    <w:rsid w:val="00F6797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hyperlink" Target="https://github.com/klustateam/klustakwik" TargetMode="Externa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1</Pages>
  <Words>16242</Words>
  <Characters>9258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20</cp:revision>
  <dcterms:created xsi:type="dcterms:W3CDTF">2022-01-13T23:16:00Z</dcterms:created>
  <dcterms:modified xsi:type="dcterms:W3CDTF">2022-03-1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